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98F56E4" w14:textId="77777777" w:rsidR="00D70FE0" w:rsidRDefault="006E434B">
      <w:r>
        <w:t>Results</w:t>
      </w:r>
    </w:p>
    <w:p w14:paraId="2B05322F" w14:textId="77777777" w:rsidR="006E434B" w:rsidRDefault="006E434B"/>
    <w:p w14:paraId="2B1B4F7B" w14:textId="40BC5554" w:rsidR="003773C7" w:rsidRDefault="003773C7" w:rsidP="00E33AD2">
      <w:pPr>
        <w:pStyle w:val="ListParagraph"/>
        <w:numPr>
          <w:ilvl w:val="0"/>
          <w:numId w:val="1"/>
        </w:numPr>
      </w:pPr>
      <w:r>
        <w:t>Mean budburst and leaf out dates?</w:t>
      </w:r>
    </w:p>
    <w:p w14:paraId="5B6D1B32" w14:textId="12A4E836" w:rsidR="0053621E" w:rsidRDefault="0053621E" w:rsidP="00E33AD2">
      <w:pPr>
        <w:pStyle w:val="ListParagraph"/>
        <w:numPr>
          <w:ilvl w:val="1"/>
          <w:numId w:val="1"/>
        </w:numPr>
      </w:pPr>
      <w:r>
        <w:t>Comparison with RMI and GH budburst and leafout data</w:t>
      </w:r>
    </w:p>
    <w:p w14:paraId="2F02504E" w14:textId="77777777" w:rsidR="00C31B86" w:rsidRDefault="00C31B86" w:rsidP="00C31B86">
      <w:pPr>
        <w:pStyle w:val="ListParagraph"/>
        <w:numPr>
          <w:ilvl w:val="0"/>
          <w:numId w:val="1"/>
        </w:numPr>
      </w:pPr>
      <w:r>
        <w:t>Thicker spurs meant flower more likely to have inflorescence and flower</w:t>
      </w:r>
    </w:p>
    <w:p w14:paraId="4B203F65" w14:textId="77777777" w:rsidR="00C31B86" w:rsidRDefault="00C31B86" w:rsidP="00C31B86">
      <w:pPr>
        <w:pStyle w:val="ListParagraph"/>
        <w:numPr>
          <w:ilvl w:val="1"/>
          <w:numId w:val="1"/>
        </w:numPr>
      </w:pPr>
      <w:r>
        <w:t>Logistical model</w:t>
      </w:r>
    </w:p>
    <w:p w14:paraId="043EC740" w14:textId="4D86993A" w:rsidR="00DC15FA" w:rsidRDefault="00DC15FA" w:rsidP="00C31B86">
      <w:pPr>
        <w:pStyle w:val="ListParagraph"/>
        <w:numPr>
          <w:ilvl w:val="1"/>
          <w:numId w:val="1"/>
        </w:numPr>
      </w:pPr>
      <w:r>
        <w:t>Figure in supp</w:t>
      </w:r>
    </w:p>
    <w:p w14:paraId="624B9461" w14:textId="77777777" w:rsidR="00C31B86" w:rsidRDefault="00C31B86" w:rsidP="00C31B86">
      <w:pPr>
        <w:pStyle w:val="ListParagraph"/>
        <w:numPr>
          <w:ilvl w:val="0"/>
          <w:numId w:val="1"/>
        </w:numPr>
      </w:pPr>
      <w:r>
        <w:t>Middling temperatures seemed to allow for greater stem and leaf growth</w:t>
      </w:r>
    </w:p>
    <w:p w14:paraId="13D988D6" w14:textId="77777777" w:rsidR="00C31B86" w:rsidRDefault="00C31B86" w:rsidP="00C31B86">
      <w:pPr>
        <w:pStyle w:val="ListParagraph"/>
        <w:numPr>
          <w:ilvl w:val="1"/>
          <w:numId w:val="1"/>
        </w:numPr>
      </w:pPr>
      <w:r>
        <w:t>Mostly visual, based on plot</w:t>
      </w:r>
    </w:p>
    <w:p w14:paraId="47D66F29" w14:textId="66AD23C9" w:rsidR="00F72D7D" w:rsidRDefault="000F7EAE" w:rsidP="0099082D">
      <w:pPr>
        <w:pStyle w:val="ListParagraph"/>
        <w:numPr>
          <w:ilvl w:val="1"/>
          <w:numId w:val="1"/>
        </w:numPr>
      </w:pPr>
      <w:r>
        <w:t xml:space="preserve">Tendency, </w:t>
      </w:r>
      <w:r w:rsidR="00EB2753">
        <w:t>no directional relationship</w:t>
      </w:r>
      <w:r w:rsidR="003773C7" w:rsidRPr="003773C7">
        <w:t xml:space="preserve"> </w:t>
      </w:r>
    </w:p>
    <w:p w14:paraId="0E039838" w14:textId="3AF35CB5" w:rsidR="00F770BB" w:rsidRDefault="00F770BB" w:rsidP="00F770BB">
      <w:pPr>
        <w:pStyle w:val="ListParagraph"/>
        <w:numPr>
          <w:ilvl w:val="0"/>
          <w:numId w:val="1"/>
        </w:numPr>
      </w:pPr>
      <w:r>
        <w:t>Temp did not affect days to 10/50% flowering</w:t>
      </w:r>
    </w:p>
    <w:p w14:paraId="26F169E5" w14:textId="171417AA" w:rsidR="003773C7" w:rsidRDefault="003773C7" w:rsidP="003773C7">
      <w:pPr>
        <w:pStyle w:val="ListParagraph"/>
        <w:numPr>
          <w:ilvl w:val="0"/>
          <w:numId w:val="1"/>
        </w:numPr>
      </w:pPr>
      <w:r>
        <w:t xml:space="preserve">Higher temperatures increased flower bud loss </w:t>
      </w:r>
    </w:p>
    <w:p w14:paraId="16783881" w14:textId="77777777" w:rsidR="003773C7" w:rsidRDefault="003773C7" w:rsidP="003773C7">
      <w:pPr>
        <w:pStyle w:val="ListParagraph"/>
        <w:numPr>
          <w:ilvl w:val="0"/>
          <w:numId w:val="4"/>
        </w:numPr>
      </w:pPr>
      <w:r>
        <w:t>P=0.05 (categorical) or P=0.01 (continuous)</w:t>
      </w:r>
    </w:p>
    <w:p w14:paraId="1D1C7D30" w14:textId="77777777" w:rsidR="003773C7" w:rsidRDefault="003773C7" w:rsidP="003773C7">
      <w:pPr>
        <w:pStyle w:val="ListParagraph"/>
        <w:numPr>
          <w:ilvl w:val="0"/>
          <w:numId w:val="4"/>
        </w:numPr>
      </w:pPr>
      <w:r>
        <w:t>Plot showing trend</w:t>
      </w:r>
    </w:p>
    <w:p w14:paraId="31033A3B" w14:textId="480350D3" w:rsidR="000F7EAE" w:rsidRDefault="003773C7" w:rsidP="003773C7">
      <w:pPr>
        <w:pStyle w:val="ListParagraph"/>
        <w:numPr>
          <w:ilvl w:val="2"/>
          <w:numId w:val="1"/>
        </w:numPr>
      </w:pPr>
      <w:r>
        <w:t>Loss barely happened at two coolest treatments</w:t>
      </w:r>
    </w:p>
    <w:p w14:paraId="4F7B4CD5" w14:textId="190E4CD2" w:rsidR="0086730A" w:rsidRDefault="0086730A" w:rsidP="003773C7">
      <w:pPr>
        <w:pStyle w:val="ListParagraph"/>
        <w:numPr>
          <w:ilvl w:val="0"/>
          <w:numId w:val="4"/>
        </w:numPr>
      </w:pPr>
      <w:r>
        <w:br w:type="page"/>
      </w:r>
    </w:p>
    <w:p w14:paraId="752E6849" w14:textId="69265732" w:rsidR="0086730A" w:rsidRDefault="0086730A" w:rsidP="0086730A">
      <w:r>
        <w:lastRenderedPageBreak/>
        <w:t>Introduction</w:t>
      </w:r>
    </w:p>
    <w:p w14:paraId="5858FE73" w14:textId="77777777" w:rsidR="0086730A" w:rsidRDefault="0086730A" w:rsidP="0086730A"/>
    <w:p w14:paraId="5EC2DA8F" w14:textId="7534CAC2" w:rsidR="001E3D4A" w:rsidRDefault="001E3D4A" w:rsidP="0086730A">
      <w:pPr>
        <w:pStyle w:val="ListParagraph"/>
        <w:numPr>
          <w:ilvl w:val="0"/>
          <w:numId w:val="2"/>
        </w:numPr>
      </w:pPr>
      <w:r>
        <w:t>Viticulture</w:t>
      </w:r>
    </w:p>
    <w:p w14:paraId="4B4E156C" w14:textId="4BF538DA" w:rsidR="00BE5B9B" w:rsidRDefault="00A54BE9" w:rsidP="001E3D4A">
      <w:pPr>
        <w:pStyle w:val="ListParagraph"/>
        <w:numPr>
          <w:ilvl w:val="1"/>
          <w:numId w:val="2"/>
        </w:numPr>
      </w:pPr>
      <w:r>
        <w:t>1100 commercial varieties V. vinifera</w:t>
      </w:r>
      <w:r w:rsidR="0033031A">
        <w:t>(P-X Wolkovich et al 2017</w:t>
      </w:r>
      <w:r w:rsidR="00D41280">
        <w:t xml:space="preserve"> SEE SUPPLEMENT</w:t>
      </w:r>
      <w:r w:rsidR="0033031A">
        <w:t>)</w:t>
      </w:r>
    </w:p>
    <w:p w14:paraId="20320587" w14:textId="175D19C8" w:rsidR="0033031A" w:rsidRDefault="0033031A" w:rsidP="001E3D4A">
      <w:pPr>
        <w:pStyle w:val="ListParagraph"/>
        <w:numPr>
          <w:ilvl w:val="1"/>
          <w:numId w:val="2"/>
        </w:numPr>
      </w:pPr>
      <w:r>
        <w:t>6000 varieties cultivated wor</w:t>
      </w:r>
      <w:r w:rsidR="00A26F85">
        <w:t>ldwide(</w:t>
      </w:r>
      <w:r w:rsidR="00A26F85" w:rsidRPr="00C91210">
        <w:rPr>
          <w:color w:val="FF0000"/>
        </w:rPr>
        <w:t>Lacombe, T. Contribution al’etude de l’histoire evolutive de la vigne cultive 2012)</w:t>
      </w:r>
    </w:p>
    <w:p w14:paraId="7EEBF5B2" w14:textId="42498080" w:rsidR="0086730A" w:rsidRDefault="00B31688" w:rsidP="00A54BE9">
      <w:pPr>
        <w:pStyle w:val="ListParagraph"/>
        <w:numPr>
          <w:ilvl w:val="1"/>
          <w:numId w:val="2"/>
        </w:numPr>
      </w:pPr>
      <w:r>
        <w:t xml:space="preserve">Climate change and impact on viticulture industry </w:t>
      </w:r>
    </w:p>
    <w:p w14:paraId="213A4C2D" w14:textId="1830DECD" w:rsidR="001E3D4A" w:rsidRDefault="001E3D4A" w:rsidP="00A54BE9">
      <w:pPr>
        <w:pStyle w:val="ListParagraph"/>
        <w:numPr>
          <w:ilvl w:val="2"/>
          <w:numId w:val="2"/>
        </w:numPr>
      </w:pPr>
      <w:r>
        <w:t>Wine regions likely to change by 0.2-0.6 degrees C per decade 2000-2049</w:t>
      </w:r>
      <w:r w:rsidR="006724DD">
        <w:t xml:space="preserve"> (Schultz and Jones 2010)</w:t>
      </w:r>
      <w:r>
        <w:t xml:space="preserve"> </w:t>
      </w:r>
      <w:r w:rsidR="00CE1ED2">
        <w:fldChar w:fldCharType="begin"/>
      </w:r>
      <w:r w:rsidR="006724DD">
        <w:instrText xml:space="preserve"> ADDIN EN.CITE &lt;EndNote&gt;&lt;Cite&gt;&lt;Author&gt;Schultz&lt;/Author&gt;&lt;Year&gt;2010&lt;/Year&gt;&lt;RecNum&gt;33&lt;/RecNum&gt;&lt;record&gt;&lt;rec-number&gt;33&lt;/rec-number&gt;&lt;foreign-keys&gt;&lt;key app="EN" db-id="vvp0wvdd55e557e5d9epztw9p9xpxaw0dpw0" timestamp="1509558269"&gt;33&lt;/key&gt;&lt;/foreign-keys&gt;&lt;ref-type name="Journal Article"&gt;17&lt;/ref-type&gt;&lt;contributors&gt;&lt;authors&gt;&lt;author&gt;Schultz, Hans R.&lt;/author&gt;&lt;author&gt;Jones, Gregory V.&lt;/author&gt;&lt;/authors&gt;&lt;/contributors&gt;&lt;titles&gt;&lt;title&gt;Climate Induced Historic and Future Changes in Viticulture&lt;/title&gt;&lt;secondary-title&gt;Journal of Wine Research&lt;/secondary-title&gt;&lt;/titles&gt;&lt;periodical&gt;&lt;full-title&gt;Journal of Wine Research&lt;/full-title&gt;&lt;/periodical&gt;&lt;pages&gt;137-145&lt;/pages&gt;&lt;volume&gt;21&lt;/volume&gt;&lt;number&gt;2-3&lt;/number&gt;&lt;keywords&gt;&lt;keyword&gt;Berries&lt;/keyword&gt;&lt;keyword&gt;Agricultural Production&lt;/keyword&gt;&lt;keyword&gt;Wineries &amp;amp;amp&lt;/keyword&gt;&lt;keyword&gt;Vineyards&lt;/keyword&gt;&lt;keyword&gt;Temperature&lt;/keyword&gt;&lt;keyword&gt;Climate&lt;/keyword&gt;&lt;keyword&gt;Wines&lt;/keyword&gt;&lt;/keywords&gt;&lt;dates&gt;&lt;year&gt;2010&lt;/year&gt;&lt;/dates&gt;&lt;publisher&gt;Routledge&lt;/publisher&gt;&lt;isbn&gt;0957-1264&lt;/isbn&gt;&lt;urls&gt;&lt;related-urls&gt;&lt;url&gt;http://www.tandfonline.com/doi/pdf/10.1080/09571264.2010.530098?needAccess=true&lt;/url&gt;&lt;/related-urls&gt;&lt;/urls&gt;&lt;electronic-resource-num&gt;10.1080/09571264.2010.530098&lt;/electronic-resource-num&gt;&lt;/record&gt;&lt;/Cite&gt;&lt;/EndNote&gt;</w:instrText>
      </w:r>
      <w:r w:rsidR="00CE1ED2">
        <w:fldChar w:fldCharType="end"/>
      </w:r>
    </w:p>
    <w:p w14:paraId="44B080C9" w14:textId="22B8F6BD" w:rsidR="00B31688" w:rsidRDefault="00C31B86" w:rsidP="00A54BE9">
      <w:pPr>
        <w:pStyle w:val="ListParagraph"/>
        <w:numPr>
          <w:ilvl w:val="2"/>
          <w:numId w:val="2"/>
        </w:numPr>
      </w:pPr>
      <w:r>
        <w:t>Concerns about loss of viticultural lands/shifts to currently conserved areas (Hannah et al 2013)</w:t>
      </w:r>
    </w:p>
    <w:p w14:paraId="005CC07E" w14:textId="288826B1" w:rsidR="001E3D4A" w:rsidRDefault="001E3D4A" w:rsidP="00A54BE9">
      <w:pPr>
        <w:pStyle w:val="ListParagraph"/>
        <w:numPr>
          <w:ilvl w:val="3"/>
          <w:numId w:val="2"/>
        </w:numPr>
      </w:pPr>
      <w:r>
        <w:t>Shift towards poles</w:t>
      </w:r>
      <w:r>
        <w:sym w:font="Wingdings" w:char="F0E0"/>
      </w:r>
      <w:r>
        <w:t>less land for winegrowing in the Southern Hemisphere (Shcultz and jones 2010)</w:t>
      </w:r>
    </w:p>
    <w:p w14:paraId="1B386228" w14:textId="0E04872F" w:rsidR="006C74F4" w:rsidRDefault="006C74F4" w:rsidP="00A54BE9">
      <w:pPr>
        <w:pStyle w:val="ListParagraph"/>
        <w:numPr>
          <w:ilvl w:val="2"/>
          <w:numId w:val="2"/>
        </w:numPr>
      </w:pPr>
      <w:r>
        <w:t>Introduce new varieties better suited to changed climate (Wolkovich et al 2017)</w:t>
      </w:r>
    </w:p>
    <w:p w14:paraId="38C60989" w14:textId="2F753BE9" w:rsidR="006C74F4" w:rsidRDefault="006C74F4" w:rsidP="00A54BE9">
      <w:pPr>
        <w:pStyle w:val="ListParagraph"/>
        <w:numPr>
          <w:ilvl w:val="3"/>
          <w:numId w:val="2"/>
        </w:numPr>
      </w:pPr>
      <w:r>
        <w:t>Need to know phenologies of other varieties to find where they would be able to thrive</w:t>
      </w:r>
    </w:p>
    <w:p w14:paraId="638C918F" w14:textId="6DA2A2A1" w:rsidR="00C31B86" w:rsidRDefault="00C31B86" w:rsidP="00C31B86">
      <w:pPr>
        <w:pStyle w:val="ListParagraph"/>
        <w:numPr>
          <w:ilvl w:val="0"/>
          <w:numId w:val="2"/>
        </w:numPr>
      </w:pPr>
      <w:r>
        <w:t>Phenology as tool to learn to adapt</w:t>
      </w:r>
    </w:p>
    <w:p w14:paraId="2CDE77B2" w14:textId="47B0A6EA" w:rsidR="00C31B86" w:rsidRDefault="00C31B86" w:rsidP="00C31B86">
      <w:pPr>
        <w:pStyle w:val="ListParagraph"/>
        <w:numPr>
          <w:ilvl w:val="1"/>
          <w:numId w:val="2"/>
        </w:numPr>
      </w:pPr>
      <w:r>
        <w:t>Phenology very temp driven (</w:t>
      </w:r>
      <w:r w:rsidR="00B108E5">
        <w:rPr>
          <w:color w:val="FF0000"/>
        </w:rPr>
        <w:t>Jones or Chienne)</w:t>
      </w:r>
    </w:p>
    <w:p w14:paraId="3F883129" w14:textId="4EF5AE9C" w:rsidR="006C74F4" w:rsidRDefault="006C74F4" w:rsidP="006C74F4">
      <w:pPr>
        <w:pStyle w:val="ListParagraph"/>
        <w:numPr>
          <w:ilvl w:val="2"/>
          <w:numId w:val="3"/>
        </w:numPr>
      </w:pPr>
      <w:r>
        <w:t>Advance in timing of leafout/flowering in plant species = 4-6 days/degrees C</w:t>
      </w:r>
      <w:r w:rsidR="007835AB">
        <w:t xml:space="preserve"> (</w:t>
      </w:r>
      <w:r w:rsidR="007835AB" w:rsidRPr="00C91210">
        <w:rPr>
          <w:color w:val="FF0000"/>
        </w:rPr>
        <w:t>Wolkovich 2012</w:t>
      </w:r>
      <w:r w:rsidR="007835AB">
        <w:t>)</w:t>
      </w:r>
      <w:r>
        <w:t>—2-5 days per decade in last 30-40 years (</w:t>
      </w:r>
      <w:r w:rsidR="007835AB" w:rsidRPr="00C91210">
        <w:rPr>
          <w:color w:val="FF0000"/>
        </w:rPr>
        <w:t>Root et al 2003, Menzel et al 2006</w:t>
      </w:r>
      <w:r>
        <w:t>)</w:t>
      </w:r>
    </w:p>
    <w:p w14:paraId="2BE6BAF7" w14:textId="77BAEB8D" w:rsidR="00156CAB" w:rsidRDefault="00BE5B9B" w:rsidP="00156CAB">
      <w:pPr>
        <w:pStyle w:val="ListParagraph"/>
        <w:numPr>
          <w:ilvl w:val="2"/>
          <w:numId w:val="3"/>
        </w:numPr>
      </w:pPr>
      <w:r>
        <w:t>Warmer temps</w:t>
      </w:r>
      <w:r>
        <w:sym w:font="Wingdings" w:char="F0E0"/>
      </w:r>
      <w:r>
        <w:t>early harvests (-6 days/ degree C) (Cook and Wolkovich 2016)</w:t>
      </w:r>
    </w:p>
    <w:p w14:paraId="586167EB" w14:textId="686E0237" w:rsidR="00C31B86" w:rsidRDefault="00E419C4" w:rsidP="00C31B86">
      <w:pPr>
        <w:pStyle w:val="ListParagraph"/>
        <w:numPr>
          <w:ilvl w:val="1"/>
          <w:numId w:val="2"/>
        </w:numPr>
      </w:pPr>
      <w:r>
        <w:t xml:space="preserve">Differs greatly across varieties </w:t>
      </w:r>
    </w:p>
    <w:p w14:paraId="02429410" w14:textId="07FF241C" w:rsidR="001E3D4A" w:rsidRDefault="001E3D4A" w:rsidP="001E3D4A">
      <w:pPr>
        <w:pStyle w:val="ListParagraph"/>
        <w:numPr>
          <w:ilvl w:val="2"/>
          <w:numId w:val="2"/>
        </w:numPr>
      </w:pPr>
      <w:r>
        <w:t>3-6 weeks across different varieties (Wolkovich et al 2017)</w:t>
      </w:r>
    </w:p>
    <w:p w14:paraId="451AFEE5" w14:textId="2791E4DC" w:rsidR="00156CAB" w:rsidRDefault="00F64267" w:rsidP="00AA5665">
      <w:pPr>
        <w:pStyle w:val="ListParagraph"/>
        <w:numPr>
          <w:ilvl w:val="2"/>
          <w:numId w:val="2"/>
        </w:numPr>
      </w:pPr>
      <w:r>
        <w:t>&lt;= 100 varieties have phenology data beyond harvest dates (</w:t>
      </w:r>
      <w:r w:rsidR="00896741" w:rsidRPr="00B25C1D">
        <w:rPr>
          <w:color w:val="FF0000"/>
        </w:rPr>
        <w:t>Parker et al, 2011, 2013</w:t>
      </w:r>
      <w:r w:rsidR="00896741">
        <w:t>)</w:t>
      </w:r>
    </w:p>
    <w:p w14:paraId="008DACC9" w14:textId="2F5A14B9" w:rsidR="002D604F" w:rsidRDefault="00853470" w:rsidP="002D604F">
      <w:pPr>
        <w:pStyle w:val="ListParagraph"/>
        <w:numPr>
          <w:ilvl w:val="0"/>
          <w:numId w:val="2"/>
        </w:numPr>
      </w:pPr>
      <w:r>
        <w:t>Flowering, harvest, and heat</w:t>
      </w:r>
    </w:p>
    <w:p w14:paraId="4F7351FC" w14:textId="77777777" w:rsidR="00CE1ED2" w:rsidRDefault="00470ED3" w:rsidP="00CE1ED2">
      <w:pPr>
        <w:pStyle w:val="ListParagraph"/>
        <w:numPr>
          <w:ilvl w:val="1"/>
          <w:numId w:val="2"/>
        </w:numPr>
      </w:pPr>
      <w:r>
        <w:t>Successful flowers become berries, so harvest yield depends on flower numbers</w:t>
      </w:r>
    </w:p>
    <w:p w14:paraId="7ABC3C00" w14:textId="45E53809" w:rsidR="003F2195" w:rsidRDefault="00177D48" w:rsidP="00CE1ED2">
      <w:pPr>
        <w:pStyle w:val="ListParagraph"/>
        <w:numPr>
          <w:ilvl w:val="1"/>
          <w:numId w:val="2"/>
        </w:numPr>
      </w:pPr>
      <w:r>
        <w:t>Climate change effects on flowering</w:t>
      </w:r>
    </w:p>
    <w:p w14:paraId="0DA86AB9" w14:textId="5C54CAFB" w:rsidR="00CE1ED2" w:rsidRPr="00CE1ED2" w:rsidRDefault="00CE1ED2" w:rsidP="00177D48">
      <w:pPr>
        <w:pStyle w:val="ListParagraph"/>
        <w:numPr>
          <w:ilvl w:val="2"/>
          <w:numId w:val="2"/>
        </w:numPr>
      </w:pPr>
      <w:r w:rsidRPr="006724DD">
        <w:t xml:space="preserve">Reduction in flower number of 32.6-24.2 flowers per degree </w:t>
      </w:r>
      <w:r w:rsidRPr="009B6FE5">
        <w:t>C</w:t>
      </w:r>
      <w:r w:rsidR="006724DD" w:rsidRPr="009B6FE5">
        <w:t xml:space="preserve"> </w:t>
      </w:r>
      <w:r w:rsidR="009B6FE5" w:rsidRPr="009B6FE5">
        <w:t>(14 day treatments before bb, 13 day treatments just after bb)</w:t>
      </w:r>
      <w:r w:rsidR="009B6FE5">
        <w:rPr>
          <w:b/>
        </w:rPr>
        <w:t xml:space="preserve"> </w:t>
      </w:r>
      <w:r w:rsidR="006724DD">
        <w:t>(Petrie and Clingeleffer 2004)</w:t>
      </w:r>
    </w:p>
    <w:p w14:paraId="7EACCA72" w14:textId="77777777" w:rsidR="00156CAB" w:rsidRDefault="006724DD" w:rsidP="00177D48">
      <w:pPr>
        <w:pStyle w:val="ListParagraph"/>
        <w:numPr>
          <w:ilvl w:val="2"/>
          <w:numId w:val="2"/>
        </w:numPr>
      </w:pPr>
      <w:r w:rsidRPr="006724DD">
        <w:t>Plants exposed to 40/25 degrees C temps for four days at flowering lost all flowers</w:t>
      </w:r>
      <w:r>
        <w:t xml:space="preserve"> (Greer and Weston 2010)</w:t>
      </w:r>
    </w:p>
    <w:p w14:paraId="27270C12" w14:textId="3C34EA77" w:rsidR="00AA5665" w:rsidRDefault="00156CAB" w:rsidP="00AA5665">
      <w:pPr>
        <w:pStyle w:val="ListParagraph"/>
        <w:numPr>
          <w:ilvl w:val="1"/>
          <w:numId w:val="2"/>
        </w:numPr>
      </w:pPr>
      <w:r>
        <w:t>Phenocurve</w:t>
      </w:r>
    </w:p>
    <w:p w14:paraId="6791B0A7" w14:textId="4B1F8D66" w:rsidR="00156CAB" w:rsidRDefault="00177D48" w:rsidP="00156CAB">
      <w:pPr>
        <w:pStyle w:val="EndNoteBibliography"/>
        <w:tabs>
          <w:tab w:val="left" w:pos="1800"/>
          <w:tab w:val="left" w:pos="1980"/>
        </w:tabs>
        <w:ind w:left="720"/>
      </w:pPr>
      <w:r>
        <w:t xml:space="preserve">                     </w:t>
      </w:r>
      <w:r w:rsidR="00156CAB">
        <w:t>i.  insert image</w:t>
      </w:r>
    </w:p>
    <w:p w14:paraId="7E6D13F5" w14:textId="05A39DD8" w:rsidR="00AA5665" w:rsidRDefault="00156CAB" w:rsidP="00AA5665">
      <w:pPr>
        <w:pStyle w:val="EndNoteBibliography"/>
        <w:numPr>
          <w:ilvl w:val="2"/>
          <w:numId w:val="3"/>
        </w:numPr>
        <w:tabs>
          <w:tab w:val="left" w:pos="1800"/>
          <w:tab w:val="left" w:pos="1980"/>
        </w:tabs>
      </w:pPr>
      <w:r>
        <w:t xml:space="preserve">  Phenological rate expected to increase to a point</w:t>
      </w:r>
      <w:r w:rsidR="00177D48">
        <w:t xml:space="preserve"> as temp increases</w:t>
      </w:r>
      <w:r>
        <w:t>, and then decline, slightly faster than it increased</w:t>
      </w:r>
    </w:p>
    <w:p w14:paraId="6A4A3555" w14:textId="0AFC5E69" w:rsidR="00AA5665" w:rsidRDefault="00AA5665" w:rsidP="00AA5665">
      <w:pPr>
        <w:pStyle w:val="EndNoteBibliography"/>
        <w:numPr>
          <w:ilvl w:val="0"/>
          <w:numId w:val="3"/>
        </w:numPr>
        <w:tabs>
          <w:tab w:val="left" w:pos="1800"/>
          <w:tab w:val="left" w:pos="1980"/>
        </w:tabs>
      </w:pPr>
      <w:r>
        <w:t>Experimental goals</w:t>
      </w:r>
    </w:p>
    <w:p w14:paraId="3BECEAE6" w14:textId="1E463D27" w:rsidR="00AA5665" w:rsidRDefault="00166CE0" w:rsidP="00AA5665">
      <w:pPr>
        <w:pStyle w:val="EndNoteBibliography"/>
        <w:numPr>
          <w:ilvl w:val="1"/>
          <w:numId w:val="3"/>
        </w:numPr>
        <w:tabs>
          <w:tab w:val="left" w:pos="1800"/>
          <w:tab w:val="left" w:pos="1980"/>
        </w:tabs>
      </w:pPr>
      <w:r>
        <w:t>Collect phenological data for a large number of winegrape varieties</w:t>
      </w:r>
    </w:p>
    <w:p w14:paraId="0F6484C5" w14:textId="268390E7" w:rsidR="00166CE0" w:rsidRDefault="00F30250" w:rsidP="00412206">
      <w:pPr>
        <w:pStyle w:val="EndNoteBibliography"/>
        <w:numPr>
          <w:ilvl w:val="1"/>
          <w:numId w:val="3"/>
        </w:numPr>
        <w:tabs>
          <w:tab w:val="left" w:pos="1800"/>
          <w:tab w:val="left" w:pos="1980"/>
        </w:tabs>
      </w:pPr>
      <w:r>
        <w:t>What happens at high temp end of phenocurve for flowering?</w:t>
      </w:r>
    </w:p>
    <w:p w14:paraId="5814DEC6" w14:textId="4DC8CFCF" w:rsidR="0089441A" w:rsidRDefault="0089441A" w:rsidP="0089441A">
      <w:pPr>
        <w:pStyle w:val="EndNoteBibliography"/>
        <w:numPr>
          <w:ilvl w:val="2"/>
          <w:numId w:val="3"/>
        </w:numPr>
        <w:tabs>
          <w:tab w:val="left" w:pos="1800"/>
          <w:tab w:val="left" w:pos="1980"/>
        </w:tabs>
      </w:pPr>
      <w:r>
        <w:lastRenderedPageBreak/>
        <w:t xml:space="preserve">  Does flowering speed up?</w:t>
      </w:r>
    </w:p>
    <w:p w14:paraId="31856A9F" w14:textId="53C826D8" w:rsidR="0089441A" w:rsidRDefault="0089441A" w:rsidP="0089441A">
      <w:pPr>
        <w:pStyle w:val="EndNoteBibliography"/>
        <w:numPr>
          <w:ilvl w:val="2"/>
          <w:numId w:val="3"/>
        </w:numPr>
        <w:tabs>
          <w:tab w:val="left" w:pos="1800"/>
          <w:tab w:val="left" w:pos="1980"/>
        </w:tabs>
      </w:pPr>
      <w:r>
        <w:t xml:space="preserve">  At what point do higher temperatures no longer increase pheno rate?</w:t>
      </w:r>
    </w:p>
    <w:p w14:paraId="28CEF46C" w14:textId="5FA489B8" w:rsidR="00F30250" w:rsidRDefault="0032299B" w:rsidP="00412206">
      <w:pPr>
        <w:pStyle w:val="EndNoteBibliography"/>
        <w:numPr>
          <w:ilvl w:val="1"/>
          <w:numId w:val="3"/>
        </w:numPr>
        <w:tabs>
          <w:tab w:val="left" w:pos="1800"/>
          <w:tab w:val="left" w:pos="1980"/>
        </w:tabs>
      </w:pPr>
      <w:r>
        <w:t>Vegetative response to higher temperatures?</w:t>
      </w:r>
    </w:p>
    <w:p w14:paraId="59279C50" w14:textId="15269159" w:rsidR="0032299B" w:rsidRDefault="0032299B" w:rsidP="00BC4CDE">
      <w:pPr>
        <w:pStyle w:val="EndNoteBibliography"/>
        <w:numPr>
          <w:ilvl w:val="2"/>
          <w:numId w:val="3"/>
        </w:numPr>
        <w:tabs>
          <w:tab w:val="left" w:pos="1800"/>
          <w:tab w:val="left" w:pos="1980"/>
        </w:tabs>
        <w:ind w:left="2070"/>
      </w:pPr>
      <w:r>
        <w:t>Increased or decreased rate of growth?</w:t>
      </w:r>
    </w:p>
    <w:p w14:paraId="65E34511" w14:textId="0B1A57C4" w:rsidR="002F3E9B" w:rsidRDefault="002F3E9B">
      <w:pPr>
        <w:rPr>
          <w:rFonts w:ascii="Calibri" w:hAnsi="Calibri"/>
        </w:rPr>
      </w:pPr>
      <w:r>
        <w:br w:type="page"/>
      </w:r>
    </w:p>
    <w:p w14:paraId="0CA5A810" w14:textId="41545AB1" w:rsidR="00156CAB" w:rsidRDefault="002F3E9B" w:rsidP="002F3E9B">
      <w:pPr>
        <w:pStyle w:val="EndNoteBibliography"/>
        <w:tabs>
          <w:tab w:val="left" w:pos="1800"/>
          <w:tab w:val="left" w:pos="1980"/>
        </w:tabs>
      </w:pPr>
      <w:r>
        <w:lastRenderedPageBreak/>
        <w:t>Discussion</w:t>
      </w:r>
    </w:p>
    <w:p w14:paraId="597012A7" w14:textId="77777777" w:rsidR="002F3E9B" w:rsidRDefault="002F3E9B" w:rsidP="002F3E9B">
      <w:pPr>
        <w:pStyle w:val="EndNoteBibliography"/>
        <w:tabs>
          <w:tab w:val="left" w:pos="1800"/>
          <w:tab w:val="left" w:pos="1980"/>
        </w:tabs>
      </w:pPr>
    </w:p>
    <w:p w14:paraId="5DA07298" w14:textId="41F1042D" w:rsidR="00C5561D" w:rsidRDefault="00853F15" w:rsidP="002F3E9B">
      <w:pPr>
        <w:pStyle w:val="EndNoteBibliography"/>
        <w:numPr>
          <w:ilvl w:val="3"/>
          <w:numId w:val="3"/>
        </w:numPr>
        <w:tabs>
          <w:tab w:val="left" w:pos="1800"/>
          <w:tab w:val="left" w:pos="1980"/>
        </w:tabs>
        <w:ind w:left="720"/>
        <w:rPr>
          <w:ins w:id="0" w:author="Elizabeth Wolkovich" w:date="2018-05-04T16:47:00Z"/>
        </w:rPr>
      </w:pPr>
      <w:ins w:id="1" w:author="Elizabeth Wolkovich" w:date="2018-05-04T16:47:00Z">
        <w:r>
          <w:t>Quick o</w:t>
        </w:r>
        <w:r w:rsidR="00C5561D">
          <w:t>verview of results (1 paragraph usually)</w:t>
        </w:r>
      </w:ins>
    </w:p>
    <w:p w14:paraId="0B093C0C" w14:textId="77777777" w:rsidR="00EA34C4" w:rsidRDefault="00EA34C4" w:rsidP="002F3E9B">
      <w:pPr>
        <w:pStyle w:val="EndNoteBibliography"/>
        <w:numPr>
          <w:ilvl w:val="3"/>
          <w:numId w:val="3"/>
        </w:numPr>
        <w:tabs>
          <w:tab w:val="left" w:pos="1800"/>
          <w:tab w:val="left" w:pos="1980"/>
        </w:tabs>
        <w:ind w:left="720"/>
      </w:pPr>
      <w:r>
        <w:t>Interpretation of results</w:t>
      </w:r>
    </w:p>
    <w:p w14:paraId="4A2D2795" w14:textId="2241A051" w:rsidR="002F3E9B" w:rsidRDefault="00984F37" w:rsidP="00EA34C4">
      <w:pPr>
        <w:pStyle w:val="EndNoteBibliography"/>
        <w:numPr>
          <w:ilvl w:val="4"/>
          <w:numId w:val="3"/>
        </w:numPr>
        <w:tabs>
          <w:tab w:val="left" w:pos="1800"/>
          <w:tab w:val="left" w:pos="1980"/>
        </w:tabs>
        <w:ind w:left="1440"/>
      </w:pPr>
      <w:r>
        <w:t>Phenocurve not seen in results</w:t>
      </w:r>
    </w:p>
    <w:p w14:paraId="35E979AA" w14:textId="03E9A786" w:rsidR="004037F3" w:rsidRDefault="004037F3" w:rsidP="00BC4CDE">
      <w:pPr>
        <w:pStyle w:val="EndNoteBibliography"/>
        <w:numPr>
          <w:ilvl w:val="5"/>
          <w:numId w:val="3"/>
        </w:numPr>
        <w:tabs>
          <w:tab w:val="left" w:pos="1800"/>
          <w:tab w:val="left" w:pos="1980"/>
        </w:tabs>
        <w:ind w:left="2070"/>
      </w:pPr>
      <w:r>
        <w:t xml:space="preserve"> </w:t>
      </w:r>
      <w:ins w:id="2" w:author="Elizabeth Wolkovich" w:date="2018-05-04T16:47:00Z">
        <w:r w:rsidR="00B15CE8">
          <w:t>Heat effects vary by phenophase; p</w:t>
        </w:r>
      </w:ins>
      <w:del w:id="3" w:author="Elizabeth Wolkovich" w:date="2018-05-04T16:47:00Z">
        <w:r w:rsidDel="00B15CE8">
          <w:delText>P</w:delText>
        </w:r>
      </w:del>
      <w:r>
        <w:t>lants less susceptible to elevated temperature effects on phenology during flowering?</w:t>
      </w:r>
    </w:p>
    <w:p w14:paraId="6C5E7581" w14:textId="1050E87F" w:rsidR="000D4D4E" w:rsidDel="00A21BF3" w:rsidRDefault="000D4D4E">
      <w:pPr>
        <w:pStyle w:val="EndNoteBibliography"/>
        <w:numPr>
          <w:ilvl w:val="6"/>
          <w:numId w:val="3"/>
        </w:numPr>
        <w:tabs>
          <w:tab w:val="left" w:pos="1800"/>
          <w:tab w:val="left" w:pos="1980"/>
        </w:tabs>
        <w:ind w:left="2880"/>
        <w:rPr>
          <w:del w:id="4" w:author="Elizabeth Wolkovich" w:date="2018-05-04T16:48:00Z"/>
        </w:rPr>
        <w:pPrChange w:id="5" w:author="Elizabeth Wolkovich" w:date="2018-05-04T16:48:00Z">
          <w:pPr>
            <w:pStyle w:val="EndNoteBibliography"/>
            <w:numPr>
              <w:ilvl w:val="4"/>
              <w:numId w:val="3"/>
            </w:numPr>
            <w:tabs>
              <w:tab w:val="left" w:pos="1800"/>
              <w:tab w:val="left" w:pos="1980"/>
            </w:tabs>
            <w:ind w:left="1440" w:hanging="360"/>
          </w:pPr>
        </w:pPrChange>
      </w:pPr>
      <w:commentRangeStart w:id="6"/>
      <w:r>
        <w:t>I know one study saw less effect of heat after budburst than before</w:t>
      </w:r>
      <w:commentRangeEnd w:id="6"/>
      <w:r w:rsidR="00B15CE8">
        <w:rPr>
          <w:rStyle w:val="CommentReference"/>
          <w:rFonts w:asciiTheme="minorHAnsi" w:hAnsiTheme="minorHAnsi"/>
        </w:rPr>
        <w:commentReference w:id="6"/>
      </w:r>
    </w:p>
    <w:p w14:paraId="3781AB71" w14:textId="77777777" w:rsidR="00A21BF3" w:rsidRDefault="00A21BF3" w:rsidP="000D4D4E">
      <w:pPr>
        <w:pStyle w:val="EndNoteBibliography"/>
        <w:numPr>
          <w:ilvl w:val="6"/>
          <w:numId w:val="3"/>
        </w:numPr>
        <w:tabs>
          <w:tab w:val="left" w:pos="1800"/>
          <w:tab w:val="left" w:pos="1980"/>
        </w:tabs>
        <w:ind w:left="2880"/>
        <w:rPr>
          <w:ins w:id="7" w:author="Elizabeth Wolkovich" w:date="2018-05-04T16:48:00Z"/>
        </w:rPr>
      </w:pPr>
    </w:p>
    <w:p w14:paraId="7067DFA9" w14:textId="1179ABDB" w:rsidR="00A21BF3" w:rsidRDefault="00A21BF3">
      <w:pPr>
        <w:pStyle w:val="EndNoteBibliography"/>
        <w:numPr>
          <w:ilvl w:val="6"/>
          <w:numId w:val="3"/>
        </w:numPr>
        <w:tabs>
          <w:tab w:val="left" w:pos="1800"/>
          <w:tab w:val="left" w:pos="1980"/>
        </w:tabs>
        <w:ind w:left="2880"/>
        <w:rPr>
          <w:ins w:id="8" w:author="Elizabeth Wolkovich" w:date="2018-05-04T16:48:00Z"/>
        </w:rPr>
        <w:pPrChange w:id="9" w:author="Elizabeth Wolkovich" w:date="2018-05-04T16:48:00Z">
          <w:pPr>
            <w:pStyle w:val="EndNoteBibliography"/>
            <w:numPr>
              <w:ilvl w:val="4"/>
              <w:numId w:val="3"/>
            </w:numPr>
            <w:tabs>
              <w:tab w:val="left" w:pos="1800"/>
              <w:tab w:val="left" w:pos="1980"/>
            </w:tabs>
            <w:ind w:left="1440" w:hanging="360"/>
          </w:pPr>
        </w:pPrChange>
      </w:pPr>
      <w:ins w:id="10" w:author="Elizabeth Wolkovich" w:date="2018-05-04T16:49:00Z">
        <w:r>
          <w:t xml:space="preserve">Slow-down of phenology for flowering may occur at higher temperatures than we studied  </w:t>
        </w:r>
      </w:ins>
    </w:p>
    <w:p w14:paraId="738FBAAA" w14:textId="5921783D" w:rsidR="004037F3" w:rsidRDefault="004037F3" w:rsidP="00964D87">
      <w:pPr>
        <w:pStyle w:val="EndNoteBibliography"/>
        <w:numPr>
          <w:ilvl w:val="4"/>
          <w:numId w:val="3"/>
        </w:numPr>
        <w:tabs>
          <w:tab w:val="left" w:pos="1800"/>
          <w:tab w:val="left" w:pos="1980"/>
        </w:tabs>
        <w:ind w:left="1440"/>
      </w:pPr>
      <w:r>
        <w:t xml:space="preserve">Plants </w:t>
      </w:r>
      <w:r w:rsidR="00C13B1D">
        <w:t xml:space="preserve">at </w:t>
      </w:r>
      <w:r>
        <w:t>higher temperatures lost most flower buds</w:t>
      </w:r>
    </w:p>
    <w:p w14:paraId="7B294DE8" w14:textId="284A1CD4" w:rsidR="003A6B56" w:rsidRDefault="00C13B1D" w:rsidP="00BC4CDE">
      <w:pPr>
        <w:pStyle w:val="EndNoteBibliography"/>
        <w:numPr>
          <w:ilvl w:val="5"/>
          <w:numId w:val="3"/>
        </w:numPr>
        <w:tabs>
          <w:tab w:val="left" w:pos="1800"/>
          <w:tab w:val="left" w:pos="1980"/>
        </w:tabs>
        <w:ind w:left="2070"/>
      </w:pPr>
      <w:r>
        <w:t xml:space="preserve"> </w:t>
      </w:r>
      <w:r w:rsidR="00BC4CDE">
        <w:t>Heat stress may not have significantly affected phenology, but it is evident in the loss of otherwise healthy flower buds</w:t>
      </w:r>
    </w:p>
    <w:p w14:paraId="740EA415" w14:textId="783B1AC3" w:rsidR="00964D87" w:rsidRDefault="00964D87" w:rsidP="00964D87">
      <w:pPr>
        <w:pStyle w:val="EndNoteBibliography"/>
        <w:numPr>
          <w:ilvl w:val="3"/>
          <w:numId w:val="3"/>
        </w:numPr>
        <w:tabs>
          <w:tab w:val="left" w:pos="1800"/>
          <w:tab w:val="left" w:pos="1980"/>
        </w:tabs>
        <w:ind w:left="720"/>
      </w:pPr>
      <w:r>
        <w:t>Possible weaknesses</w:t>
      </w:r>
    </w:p>
    <w:p w14:paraId="4D48ADA9" w14:textId="5C80CC3E" w:rsidR="00964D87" w:rsidRDefault="00964D87" w:rsidP="00964D87">
      <w:pPr>
        <w:pStyle w:val="EndNoteBibliography"/>
        <w:numPr>
          <w:ilvl w:val="4"/>
          <w:numId w:val="3"/>
        </w:numPr>
        <w:tabs>
          <w:tab w:val="left" w:pos="1800"/>
          <w:tab w:val="left" w:pos="1980"/>
        </w:tabs>
        <w:ind w:left="1440"/>
      </w:pPr>
      <w:r>
        <w:t>Sample sizes small due to majority of plants stalling before flowering stage</w:t>
      </w:r>
    </w:p>
    <w:p w14:paraId="789B2828" w14:textId="7207688A" w:rsidR="00AA299A" w:rsidRDefault="00AA299A" w:rsidP="00BC4CDE">
      <w:pPr>
        <w:pStyle w:val="EndNoteBibliography"/>
        <w:numPr>
          <w:ilvl w:val="5"/>
          <w:numId w:val="3"/>
        </w:numPr>
        <w:tabs>
          <w:tab w:val="left" w:pos="1800"/>
          <w:tab w:val="left" w:pos="1980"/>
        </w:tabs>
        <w:ind w:left="2070"/>
      </w:pPr>
      <w:r>
        <w:t xml:space="preserve"> Too few plants to </w:t>
      </w:r>
      <w:del w:id="11" w:author="Elizabeth Wolkovich" w:date="2018-05-04T16:50:00Z">
        <w:r w:rsidDel="00A21BF3">
          <w:delText xml:space="preserve">see </w:delText>
        </w:r>
      </w:del>
      <w:ins w:id="12" w:author="Elizabeth Wolkovich" w:date="2018-05-04T16:50:00Z">
        <w:r w:rsidR="00A21BF3">
          <w:t xml:space="preserve">study </w:t>
        </w:r>
      </w:ins>
      <w:r>
        <w:t>varietal differences</w:t>
      </w:r>
    </w:p>
    <w:p w14:paraId="5FF08E73" w14:textId="580223F2" w:rsidR="00AA299A" w:rsidRDefault="00AA299A" w:rsidP="00BC4CDE">
      <w:pPr>
        <w:pStyle w:val="EndNoteBibliography"/>
        <w:numPr>
          <w:ilvl w:val="5"/>
          <w:numId w:val="3"/>
        </w:numPr>
        <w:tabs>
          <w:tab w:val="left" w:pos="1800"/>
          <w:tab w:val="left" w:pos="1980"/>
        </w:tabs>
        <w:ind w:left="2070"/>
      </w:pPr>
      <w:commentRangeStart w:id="13"/>
      <w:r>
        <w:t xml:space="preserve"> </w:t>
      </w:r>
      <w:commentRangeStart w:id="14"/>
      <w:r>
        <w:t>Most varieties only in one chamber</w:t>
      </w:r>
      <w:commentRangeEnd w:id="14"/>
      <w:r w:rsidR="00BF6E0D">
        <w:rPr>
          <w:rStyle w:val="CommentReference"/>
          <w:rFonts w:asciiTheme="minorHAnsi" w:hAnsiTheme="minorHAnsi"/>
        </w:rPr>
        <w:commentReference w:id="14"/>
      </w:r>
      <w:commentRangeEnd w:id="13"/>
      <w:r w:rsidR="00C6733D">
        <w:rPr>
          <w:rStyle w:val="CommentReference"/>
          <w:rFonts w:asciiTheme="minorHAnsi" w:hAnsiTheme="minorHAnsi"/>
        </w:rPr>
        <w:commentReference w:id="13"/>
      </w:r>
    </w:p>
    <w:p w14:paraId="1E8B3A5C" w14:textId="6DACF3D6" w:rsidR="00B47D63" w:rsidRDefault="00B47D63" w:rsidP="00B47D63">
      <w:pPr>
        <w:pStyle w:val="EndNoteBibliography"/>
        <w:numPr>
          <w:ilvl w:val="4"/>
          <w:numId w:val="3"/>
        </w:numPr>
        <w:tabs>
          <w:tab w:val="left" w:pos="1800"/>
          <w:tab w:val="left" w:pos="1980"/>
        </w:tabs>
        <w:ind w:left="1440"/>
      </w:pPr>
      <w:r>
        <w:t xml:space="preserve">Chamber v field </w:t>
      </w:r>
    </w:p>
    <w:p w14:paraId="39FF57F5" w14:textId="40D052C6" w:rsidR="00F63CBC" w:rsidRDefault="003D005B" w:rsidP="00F63CBC">
      <w:pPr>
        <w:pStyle w:val="EndNoteBibliography"/>
        <w:numPr>
          <w:ilvl w:val="5"/>
          <w:numId w:val="3"/>
        </w:numPr>
        <w:tabs>
          <w:tab w:val="left" w:pos="1800"/>
          <w:tab w:val="left" w:pos="1980"/>
        </w:tabs>
        <w:ind w:left="2070"/>
      </w:pPr>
      <w:commentRangeStart w:id="16"/>
      <w:r>
        <w:t>Plants behave differently in controlled environments</w:t>
      </w:r>
      <w:commentRangeEnd w:id="16"/>
      <w:r w:rsidR="00043F5A">
        <w:rPr>
          <w:rStyle w:val="CommentReference"/>
          <w:rFonts w:asciiTheme="minorHAnsi" w:hAnsiTheme="minorHAnsi"/>
        </w:rPr>
        <w:commentReference w:id="16"/>
      </w:r>
    </w:p>
    <w:p w14:paraId="13045398" w14:textId="081C995A" w:rsidR="003D005B" w:rsidRDefault="003D005B" w:rsidP="003D005B">
      <w:pPr>
        <w:pStyle w:val="EndNoteBibliography"/>
        <w:numPr>
          <w:ilvl w:val="6"/>
          <w:numId w:val="3"/>
        </w:numPr>
        <w:tabs>
          <w:tab w:val="left" w:pos="1800"/>
          <w:tab w:val="left" w:pos="1980"/>
        </w:tabs>
        <w:ind w:left="2880"/>
      </w:pPr>
      <w:commentRangeStart w:id="17"/>
      <w:r>
        <w:t>Accelerated phenology</w:t>
      </w:r>
      <w:commentRangeEnd w:id="17"/>
      <w:r w:rsidR="00A21BF3">
        <w:rPr>
          <w:rStyle w:val="CommentReference"/>
          <w:rFonts w:asciiTheme="minorHAnsi" w:hAnsiTheme="minorHAnsi"/>
        </w:rPr>
        <w:commentReference w:id="17"/>
      </w:r>
    </w:p>
    <w:p w14:paraId="35BAB9CC" w14:textId="77777777" w:rsidR="00911B3D" w:rsidRDefault="00B47D63" w:rsidP="00911B3D">
      <w:pPr>
        <w:pStyle w:val="EndNoteBibliography"/>
        <w:numPr>
          <w:ilvl w:val="5"/>
          <w:numId w:val="3"/>
        </w:numPr>
        <w:tabs>
          <w:tab w:val="left" w:pos="1800"/>
          <w:tab w:val="left" w:pos="1980"/>
        </w:tabs>
        <w:ind w:left="2070"/>
      </w:pPr>
      <w:r>
        <w:t>Relationship with RMI data</w:t>
      </w:r>
    </w:p>
    <w:p w14:paraId="3058D145" w14:textId="5B16770C" w:rsidR="00911B3D" w:rsidRDefault="00911B3D" w:rsidP="00911B3D">
      <w:pPr>
        <w:pStyle w:val="EndNoteBibliography"/>
        <w:numPr>
          <w:ilvl w:val="6"/>
          <w:numId w:val="3"/>
        </w:numPr>
        <w:tabs>
          <w:tab w:val="left" w:pos="1800"/>
          <w:tab w:val="left" w:pos="1980"/>
        </w:tabs>
        <w:ind w:left="2880"/>
      </w:pPr>
      <w:r>
        <w:t>Importance of using lab experiments along with field experiments to build better models</w:t>
      </w:r>
    </w:p>
    <w:p w14:paraId="3EBF05E0" w14:textId="3E32069A" w:rsidR="0034331B" w:rsidRDefault="00AA03E3" w:rsidP="0034331B">
      <w:pPr>
        <w:pStyle w:val="EndNoteBibliography"/>
        <w:numPr>
          <w:ilvl w:val="3"/>
          <w:numId w:val="3"/>
        </w:numPr>
        <w:tabs>
          <w:tab w:val="left" w:pos="1800"/>
          <w:tab w:val="left" w:pos="1980"/>
        </w:tabs>
        <w:ind w:left="720"/>
      </w:pPr>
      <w:r>
        <w:t>Broader context</w:t>
      </w:r>
    </w:p>
    <w:p w14:paraId="203411E5" w14:textId="72B934B6" w:rsidR="0034331B" w:rsidRDefault="00911B3D" w:rsidP="0034331B">
      <w:pPr>
        <w:pStyle w:val="EndNoteBibliography"/>
        <w:numPr>
          <w:ilvl w:val="4"/>
          <w:numId w:val="3"/>
        </w:numPr>
        <w:tabs>
          <w:tab w:val="left" w:pos="1800"/>
          <w:tab w:val="left" w:pos="1980"/>
        </w:tabs>
        <w:ind w:left="1440"/>
      </w:pPr>
      <w:r>
        <w:t>Connection with other literature</w:t>
      </w:r>
    </w:p>
    <w:p w14:paraId="4628242D" w14:textId="4007DF80" w:rsidR="00911B3D" w:rsidRDefault="00911B3D" w:rsidP="00911B3D">
      <w:pPr>
        <w:pStyle w:val="EndNoteBibliography"/>
        <w:numPr>
          <w:ilvl w:val="5"/>
          <w:numId w:val="3"/>
        </w:numPr>
        <w:tabs>
          <w:tab w:val="left" w:pos="1800"/>
          <w:tab w:val="left" w:pos="1980"/>
        </w:tabs>
        <w:ind w:left="2070"/>
      </w:pPr>
      <w:r>
        <w:t>Plants exposed to extreme heat during flowering lost all flowers, inflor growth impeded (Greer and Weston 2010)</w:t>
      </w:r>
    </w:p>
    <w:p w14:paraId="3E40BF04" w14:textId="55F12F3A" w:rsidR="00BC4CDE" w:rsidRDefault="00BC4CDE" w:rsidP="00BC4CDE">
      <w:pPr>
        <w:pStyle w:val="EndNoteBibliography"/>
        <w:numPr>
          <w:ilvl w:val="4"/>
          <w:numId w:val="3"/>
        </w:numPr>
        <w:tabs>
          <w:tab w:val="left" w:pos="1800"/>
          <w:tab w:val="left" w:pos="1980"/>
        </w:tabs>
        <w:ind w:left="1440"/>
      </w:pPr>
      <w:r>
        <w:t>Climate change and viticulture</w:t>
      </w:r>
    </w:p>
    <w:p w14:paraId="49FC6EDA" w14:textId="5EB54ACE" w:rsidR="00043F5A" w:rsidRDefault="00C80631">
      <w:pPr>
        <w:pStyle w:val="EndNoteBibliography"/>
        <w:numPr>
          <w:ilvl w:val="5"/>
          <w:numId w:val="3"/>
        </w:numPr>
        <w:tabs>
          <w:tab w:val="left" w:pos="1800"/>
          <w:tab w:val="left" w:pos="1980"/>
        </w:tabs>
        <w:ind w:left="2070"/>
        <w:rPr>
          <w:ins w:id="18" w:author="Elizabeth Wolkovich" w:date="2018-05-04T16:53:00Z"/>
        </w:rPr>
        <w:pPrChange w:id="19" w:author="Elizabeth Wolkovich" w:date="2018-05-04T16:53:00Z">
          <w:pPr>
            <w:pStyle w:val="EndNoteBibliography"/>
            <w:numPr>
              <w:ilvl w:val="5"/>
              <w:numId w:val="3"/>
            </w:numPr>
            <w:tabs>
              <w:tab w:val="left" w:pos="1800"/>
              <w:tab w:val="left" w:pos="1980"/>
            </w:tabs>
            <w:ind w:left="4320" w:hanging="180"/>
          </w:pPr>
        </w:pPrChange>
      </w:pPr>
      <w:r>
        <w:t>Decreased yield at higher temperatures simply because fewer flowers to turn into berries</w:t>
      </w:r>
    </w:p>
    <w:p w14:paraId="6C03992D" w14:textId="19BCE4AB" w:rsidR="00043F5A" w:rsidRDefault="00043F5A">
      <w:pPr>
        <w:pStyle w:val="EndNoteBibliography"/>
        <w:numPr>
          <w:ilvl w:val="5"/>
          <w:numId w:val="3"/>
        </w:numPr>
        <w:tabs>
          <w:tab w:val="left" w:pos="1800"/>
          <w:tab w:val="left" w:pos="1980"/>
        </w:tabs>
        <w:ind w:left="2070"/>
        <w:pPrChange w:id="20" w:author="Elizabeth Wolkovich" w:date="2018-05-04T16:53:00Z">
          <w:pPr>
            <w:pStyle w:val="EndNoteBibliography"/>
            <w:numPr>
              <w:ilvl w:val="5"/>
              <w:numId w:val="3"/>
            </w:numPr>
            <w:tabs>
              <w:tab w:val="left" w:pos="1800"/>
              <w:tab w:val="left" w:pos="1980"/>
            </w:tabs>
            <w:ind w:left="4320" w:hanging="180"/>
          </w:pPr>
        </w:pPrChange>
      </w:pPr>
      <w:commentRangeStart w:id="21"/>
      <w:ins w:id="22" w:author="Elizabeth Wolkovich" w:date="2018-05-04T16:53:00Z">
        <w:r>
          <w:t>Modeling may need more than just phenology to capture future effects</w:t>
        </w:r>
        <w:commentRangeEnd w:id="21"/>
        <w:r>
          <w:rPr>
            <w:rStyle w:val="CommentReference"/>
            <w:rFonts w:asciiTheme="minorHAnsi" w:hAnsiTheme="minorHAnsi"/>
          </w:rPr>
          <w:commentReference w:id="21"/>
        </w:r>
      </w:ins>
    </w:p>
    <w:p w14:paraId="7F5B3544" w14:textId="5B636917" w:rsidR="00911B3D" w:rsidRDefault="00A21BF3" w:rsidP="00911B3D">
      <w:pPr>
        <w:pStyle w:val="EndNoteBibliography"/>
        <w:numPr>
          <w:ilvl w:val="1"/>
          <w:numId w:val="3"/>
        </w:numPr>
        <w:tabs>
          <w:tab w:val="left" w:pos="1800"/>
          <w:tab w:val="left" w:pos="1980"/>
        </w:tabs>
      </w:pPr>
      <w:ins w:id="24" w:author="Elizabeth Wolkovich" w:date="2018-05-04T16:51:00Z">
        <w:r>
          <w:t>N</w:t>
        </w:r>
      </w:ins>
      <w:del w:id="25" w:author="Elizabeth Wolkovich" w:date="2018-05-04T16:51:00Z">
        <w:r w:rsidR="00911B3D" w:rsidDel="00A21BF3">
          <w:delText>Still n</w:delText>
        </w:r>
      </w:del>
      <w:r w:rsidR="00911B3D">
        <w:t>eed more research on greater number of varieties</w:t>
      </w:r>
    </w:p>
    <w:p w14:paraId="6E811634" w14:textId="5C9B7849" w:rsidR="00911B3D" w:rsidRDefault="00911B3D" w:rsidP="00911B3D">
      <w:pPr>
        <w:pStyle w:val="EndNoteBibliography"/>
        <w:numPr>
          <w:ilvl w:val="2"/>
          <w:numId w:val="3"/>
        </w:numPr>
        <w:tabs>
          <w:tab w:val="left" w:pos="1800"/>
          <w:tab w:val="left" w:pos="1980"/>
        </w:tabs>
      </w:pPr>
    </w:p>
    <w:sectPr w:rsidR="00911B3D" w:rsidSect="00EA7E3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6" w:author="Elizabeth Wolkovich" w:date="2018-05-04T16:47:00Z" w:initials="EW">
    <w:p w14:paraId="7D74FDC4" w14:textId="6794A036" w:rsidR="00B15CE8" w:rsidRDefault="00B15CE8">
      <w:pPr>
        <w:pStyle w:val="CommentText"/>
      </w:pPr>
      <w:r>
        <w:rPr>
          <w:rStyle w:val="CommentReference"/>
        </w:rPr>
        <w:annotationRef/>
      </w:r>
      <w:r>
        <w:t>Very cool, be sure to cite.</w:t>
      </w:r>
    </w:p>
  </w:comment>
  <w:comment w:id="14" w:author="Elizabeth Wolkovich" w:date="2018-05-04T16:57:00Z" w:initials="EW">
    <w:p w14:paraId="302E8CB2" w14:textId="5E58A375" w:rsidR="00BF6E0D" w:rsidRDefault="00BF6E0D">
      <w:pPr>
        <w:pStyle w:val="CommentText"/>
      </w:pPr>
      <w:r>
        <w:rPr>
          <w:rStyle w:val="CommentReference"/>
        </w:rPr>
        <w:annotationRef/>
      </w:r>
      <w:r>
        <w:t xml:space="preserve">Yes, but somewhere in the discussion we should still point out the value of our diverse varieties – it means we probably better bracketed the variability of responses (compared to most experiments which I imagine look at just one variety, see the intro of this paper: </w:t>
      </w:r>
      <w:hyperlink r:id="rId1" w:history="1">
        <w:r w:rsidRPr="009D0213">
          <w:rPr>
            <w:rStyle w:val="Hyperlink"/>
          </w:rPr>
          <w:t>https://www.nature.com/articles/s41559-017-0434-x</w:t>
        </w:r>
      </w:hyperlink>
      <w:r>
        <w:t xml:space="preserve"> for some benefits of adding in diversity like we did).</w:t>
      </w:r>
    </w:p>
  </w:comment>
  <w:comment w:id="13" w:author="Elizabeth Wolkovich" w:date="2018-05-04T17:00:00Z" w:initials="EW">
    <w:p w14:paraId="2FDBD940" w14:textId="7B72125F" w:rsidR="00C6733D" w:rsidRDefault="00C6733D">
      <w:pPr>
        <w:pStyle w:val="CommentText"/>
      </w:pPr>
      <w:r>
        <w:rPr>
          <w:rStyle w:val="CommentReference"/>
        </w:rPr>
        <w:annotationRef/>
      </w:r>
      <w:r>
        <w:t>So is another possibility that the varieties we choose show different responses to temperature and thus when lumped together you see little overall response?  This might be good to mention somewhere as it would connect with WHY we need more research on a greater number of varieties.</w:t>
      </w:r>
      <w:bookmarkStart w:id="15" w:name="_GoBack"/>
      <w:bookmarkEnd w:id="15"/>
    </w:p>
  </w:comment>
  <w:comment w:id="16" w:author="Elizabeth Wolkovich" w:date="2018-05-04T16:52:00Z" w:initials="EW">
    <w:p w14:paraId="2444863F" w14:textId="47725D5C" w:rsidR="00043F5A" w:rsidRDefault="00043F5A">
      <w:pPr>
        <w:pStyle w:val="CommentText"/>
      </w:pPr>
      <w:r>
        <w:rPr>
          <w:rStyle w:val="CommentReference"/>
        </w:rPr>
        <w:annotationRef/>
      </w:r>
      <w:r>
        <w:t>May want to touch on a few reasons why.</w:t>
      </w:r>
    </w:p>
  </w:comment>
  <w:comment w:id="17" w:author="Elizabeth Wolkovich" w:date="2018-05-04T16:51:00Z" w:initials="EW">
    <w:p w14:paraId="214263FB" w14:textId="5039FB1D" w:rsidR="00A21BF3" w:rsidRDefault="00A21BF3">
      <w:pPr>
        <w:pStyle w:val="CommentText"/>
      </w:pPr>
      <w:r>
        <w:rPr>
          <w:rStyle w:val="CommentReference"/>
        </w:rPr>
        <w:annotationRef/>
      </w:r>
      <w:r>
        <w:t xml:space="preserve">Is this from our data or a reference? I would actually say that we saw similar ordering of varieties between field and greenhouse. </w:t>
      </w:r>
    </w:p>
  </w:comment>
  <w:comment w:id="21" w:author="Elizabeth Wolkovich" w:date="2018-05-04T16:54:00Z" w:initials="EW">
    <w:p w14:paraId="7E9D317C" w14:textId="29EA32B9" w:rsidR="00043F5A" w:rsidRDefault="00043F5A">
      <w:pPr>
        <w:pStyle w:val="CommentText"/>
      </w:pPr>
      <w:ins w:id="23" w:author="Elizabeth Wolkovich" w:date="2018-05-04T16:53:00Z">
        <w:r>
          <w:rPr>
            <w:rStyle w:val="CommentReference"/>
          </w:rPr>
          <w:annotationRef/>
        </w:r>
      </w:ins>
      <w:r>
        <w:t>If space allows would be great to give some examples of projection papers based on phenology and point out that these will  miss the fewer berries issue you saw.</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00000003" w:usb1="00000000" w:usb2="00000000" w:usb3="00000000" w:csb0="00000001" w:csb1="00000000"/>
  </w:font>
  <w:font w:name="ＭＳ ゴシック">
    <w:panose1 w:val="00000000000000000000"/>
    <w:charset w:val="80"/>
    <w:family w:val="modern"/>
    <w:notTrueType/>
    <w:pitch w:val="fixed"/>
    <w:sig w:usb0="00000001" w:usb1="08070000" w:usb2="00000010" w:usb3="00000000" w:csb0="00020000" w:csb1="00000000"/>
  </w:font>
  <w:font w:name="Calibri Light">
    <w:panose1 w:val="020F0302020204030204"/>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0A77A5"/>
    <w:multiLevelType w:val="hybridMultilevel"/>
    <w:tmpl w:val="F330223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B4D0D47"/>
    <w:multiLevelType w:val="hybridMultilevel"/>
    <w:tmpl w:val="F822B24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nsid w:val="3CD735DF"/>
    <w:multiLevelType w:val="multilevel"/>
    <w:tmpl w:val="1B389194"/>
    <w:lvl w:ilvl="0">
      <w:start w:val="1"/>
      <w:numFmt w:val="decimal"/>
      <w:lvlText w:val="%1."/>
      <w:lvlJc w:val="left"/>
      <w:pPr>
        <w:ind w:left="720" w:hanging="360"/>
      </w:pPr>
      <w:rPr>
        <w:rFonts w:asciiTheme="minorHAnsi" w:eastAsiaTheme="minorHAnsi" w:hAnsiTheme="minorHAnsi" w:cstheme="minorBidi"/>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243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nsid w:val="5A053CA2"/>
    <w:multiLevelType w:val="hybridMultilevel"/>
    <w:tmpl w:val="1B389194"/>
    <w:lvl w:ilvl="0" w:tplc="4B44D4B0">
      <w:start w:val="1"/>
      <w:numFmt w:val="decimal"/>
      <w:lvlText w:val="%1."/>
      <w:lvlJc w:val="left"/>
      <w:pPr>
        <w:ind w:left="720" w:hanging="360"/>
      </w:pPr>
      <w:rPr>
        <w:rFonts w:asciiTheme="minorHAnsi" w:eastAsiaTheme="minorHAnsi" w:hAnsiTheme="minorHAnsi" w:cstheme="minorBidi"/>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243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3347185"/>
    <w:multiLevelType w:val="hybridMultilevel"/>
    <w:tmpl w:val="D8049C2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7A9AE692">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4"/>
  </w:num>
  <w:num w:numId="3">
    <w:abstractNumId w:val="3"/>
  </w:num>
  <w:num w:numId="4">
    <w:abstractNumId w:val="1"/>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cago 16th Footnot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vp0wvdd55e557e5d9epztw9p9xpxaw0dpw0&quot;&gt;My EndNote Library&lt;record-ids&gt;&lt;item&gt;33&lt;/item&gt;&lt;/record-ids&gt;&lt;/item&gt;&lt;/Libraries&gt;"/>
  </w:docVars>
  <w:rsids>
    <w:rsidRoot w:val="006E434B"/>
    <w:rsid w:val="00043F5A"/>
    <w:rsid w:val="0005240E"/>
    <w:rsid w:val="00077C62"/>
    <w:rsid w:val="00087062"/>
    <w:rsid w:val="000B5A79"/>
    <w:rsid w:val="000D4D4E"/>
    <w:rsid w:val="000E1BAF"/>
    <w:rsid w:val="000F7EAE"/>
    <w:rsid w:val="00156CAB"/>
    <w:rsid w:val="00166CE0"/>
    <w:rsid w:val="00177D48"/>
    <w:rsid w:val="001E3D4A"/>
    <w:rsid w:val="00235BDB"/>
    <w:rsid w:val="00262072"/>
    <w:rsid w:val="00292F37"/>
    <w:rsid w:val="00296DCF"/>
    <w:rsid w:val="002A3DE6"/>
    <w:rsid w:val="002B67FF"/>
    <w:rsid w:val="002D604F"/>
    <w:rsid w:val="002E2ABD"/>
    <w:rsid w:val="002F3E9B"/>
    <w:rsid w:val="0032299B"/>
    <w:rsid w:val="0033031A"/>
    <w:rsid w:val="0034331B"/>
    <w:rsid w:val="00372CBD"/>
    <w:rsid w:val="003773C7"/>
    <w:rsid w:val="003A6B56"/>
    <w:rsid w:val="003D005B"/>
    <w:rsid w:val="003F1288"/>
    <w:rsid w:val="003F2195"/>
    <w:rsid w:val="004037F3"/>
    <w:rsid w:val="00412206"/>
    <w:rsid w:val="00452FD7"/>
    <w:rsid w:val="00470ED3"/>
    <w:rsid w:val="00475126"/>
    <w:rsid w:val="00475EF4"/>
    <w:rsid w:val="004B1033"/>
    <w:rsid w:val="0051140D"/>
    <w:rsid w:val="00525E9E"/>
    <w:rsid w:val="0053621E"/>
    <w:rsid w:val="005479C5"/>
    <w:rsid w:val="0063089D"/>
    <w:rsid w:val="006724DD"/>
    <w:rsid w:val="00685239"/>
    <w:rsid w:val="00686120"/>
    <w:rsid w:val="006C74F4"/>
    <w:rsid w:val="006E18C3"/>
    <w:rsid w:val="006E434B"/>
    <w:rsid w:val="007835AB"/>
    <w:rsid w:val="00795C46"/>
    <w:rsid w:val="008019E1"/>
    <w:rsid w:val="00807F7E"/>
    <w:rsid w:val="00853470"/>
    <w:rsid w:val="00853F15"/>
    <w:rsid w:val="008649D6"/>
    <w:rsid w:val="0086730A"/>
    <w:rsid w:val="008914C6"/>
    <w:rsid w:val="0089441A"/>
    <w:rsid w:val="00896741"/>
    <w:rsid w:val="00906B45"/>
    <w:rsid w:val="00911B3D"/>
    <w:rsid w:val="00913E9C"/>
    <w:rsid w:val="00945557"/>
    <w:rsid w:val="00964D87"/>
    <w:rsid w:val="00984F37"/>
    <w:rsid w:val="0099082D"/>
    <w:rsid w:val="009A1719"/>
    <w:rsid w:val="009B6FE5"/>
    <w:rsid w:val="009C1160"/>
    <w:rsid w:val="009D1E8E"/>
    <w:rsid w:val="00A21BF3"/>
    <w:rsid w:val="00A243B1"/>
    <w:rsid w:val="00A26F85"/>
    <w:rsid w:val="00A35D56"/>
    <w:rsid w:val="00A54BE9"/>
    <w:rsid w:val="00AA03E3"/>
    <w:rsid w:val="00AA299A"/>
    <w:rsid w:val="00AA5665"/>
    <w:rsid w:val="00AD5352"/>
    <w:rsid w:val="00B108E5"/>
    <w:rsid w:val="00B15CE8"/>
    <w:rsid w:val="00B23352"/>
    <w:rsid w:val="00B25C1D"/>
    <w:rsid w:val="00B31688"/>
    <w:rsid w:val="00B47D63"/>
    <w:rsid w:val="00B855B7"/>
    <w:rsid w:val="00B92A81"/>
    <w:rsid w:val="00BC4CDE"/>
    <w:rsid w:val="00BE5B9B"/>
    <w:rsid w:val="00BF6E0D"/>
    <w:rsid w:val="00C13B1D"/>
    <w:rsid w:val="00C31B86"/>
    <w:rsid w:val="00C5561D"/>
    <w:rsid w:val="00C6733D"/>
    <w:rsid w:val="00C77F21"/>
    <w:rsid w:val="00C80631"/>
    <w:rsid w:val="00C91210"/>
    <w:rsid w:val="00CB56E8"/>
    <w:rsid w:val="00CE1ED2"/>
    <w:rsid w:val="00D41280"/>
    <w:rsid w:val="00D52CBE"/>
    <w:rsid w:val="00D70FE0"/>
    <w:rsid w:val="00DC15FA"/>
    <w:rsid w:val="00DD4C48"/>
    <w:rsid w:val="00DE4E79"/>
    <w:rsid w:val="00DF25F9"/>
    <w:rsid w:val="00E05D4A"/>
    <w:rsid w:val="00E25B89"/>
    <w:rsid w:val="00E33AD2"/>
    <w:rsid w:val="00E419C4"/>
    <w:rsid w:val="00E453B2"/>
    <w:rsid w:val="00EA34C4"/>
    <w:rsid w:val="00EA7E3A"/>
    <w:rsid w:val="00EB2753"/>
    <w:rsid w:val="00F21356"/>
    <w:rsid w:val="00F30250"/>
    <w:rsid w:val="00F63CBC"/>
    <w:rsid w:val="00F64267"/>
    <w:rsid w:val="00F72D7D"/>
    <w:rsid w:val="00F770BB"/>
    <w:rsid w:val="00F85729"/>
    <w:rsid w:val="00FC1C8F"/>
    <w:rsid w:val="00FF73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2E98A2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434B"/>
    <w:pPr>
      <w:ind w:left="720"/>
      <w:contextualSpacing/>
    </w:pPr>
  </w:style>
  <w:style w:type="paragraph" w:customStyle="1" w:styleId="EndNoteBibliographyTitle">
    <w:name w:val="EndNote Bibliography Title"/>
    <w:basedOn w:val="Normal"/>
    <w:rsid w:val="00CE1ED2"/>
    <w:pPr>
      <w:jc w:val="center"/>
    </w:pPr>
    <w:rPr>
      <w:rFonts w:ascii="Calibri" w:hAnsi="Calibri"/>
    </w:rPr>
  </w:style>
  <w:style w:type="paragraph" w:customStyle="1" w:styleId="EndNoteBibliography">
    <w:name w:val="EndNote Bibliography"/>
    <w:basedOn w:val="Normal"/>
    <w:rsid w:val="00CE1ED2"/>
    <w:rPr>
      <w:rFonts w:ascii="Calibri" w:hAnsi="Calibri"/>
    </w:rPr>
  </w:style>
  <w:style w:type="paragraph" w:styleId="BalloonText">
    <w:name w:val="Balloon Text"/>
    <w:basedOn w:val="Normal"/>
    <w:link w:val="BalloonTextChar"/>
    <w:uiPriority w:val="99"/>
    <w:semiHidden/>
    <w:unhideWhenUsed/>
    <w:rsid w:val="00B15CE8"/>
    <w:rPr>
      <w:rFonts w:ascii="Lucida Grande" w:hAnsi="Lucida Grande"/>
      <w:sz w:val="18"/>
      <w:szCs w:val="18"/>
    </w:rPr>
  </w:style>
  <w:style w:type="character" w:customStyle="1" w:styleId="BalloonTextChar">
    <w:name w:val="Balloon Text Char"/>
    <w:basedOn w:val="DefaultParagraphFont"/>
    <w:link w:val="BalloonText"/>
    <w:uiPriority w:val="99"/>
    <w:semiHidden/>
    <w:rsid w:val="00B15CE8"/>
    <w:rPr>
      <w:rFonts w:ascii="Lucida Grande" w:hAnsi="Lucida Grande"/>
      <w:sz w:val="18"/>
      <w:szCs w:val="18"/>
    </w:rPr>
  </w:style>
  <w:style w:type="character" w:styleId="CommentReference">
    <w:name w:val="annotation reference"/>
    <w:basedOn w:val="DefaultParagraphFont"/>
    <w:uiPriority w:val="99"/>
    <w:semiHidden/>
    <w:unhideWhenUsed/>
    <w:rsid w:val="00B15CE8"/>
    <w:rPr>
      <w:sz w:val="18"/>
      <w:szCs w:val="18"/>
    </w:rPr>
  </w:style>
  <w:style w:type="paragraph" w:styleId="CommentText">
    <w:name w:val="annotation text"/>
    <w:basedOn w:val="Normal"/>
    <w:link w:val="CommentTextChar"/>
    <w:uiPriority w:val="99"/>
    <w:semiHidden/>
    <w:unhideWhenUsed/>
    <w:rsid w:val="00B15CE8"/>
  </w:style>
  <w:style w:type="character" w:customStyle="1" w:styleId="CommentTextChar">
    <w:name w:val="Comment Text Char"/>
    <w:basedOn w:val="DefaultParagraphFont"/>
    <w:link w:val="CommentText"/>
    <w:uiPriority w:val="99"/>
    <w:semiHidden/>
    <w:rsid w:val="00B15CE8"/>
  </w:style>
  <w:style w:type="paragraph" w:styleId="CommentSubject">
    <w:name w:val="annotation subject"/>
    <w:basedOn w:val="CommentText"/>
    <w:next w:val="CommentText"/>
    <w:link w:val="CommentSubjectChar"/>
    <w:uiPriority w:val="99"/>
    <w:semiHidden/>
    <w:unhideWhenUsed/>
    <w:rsid w:val="00B15CE8"/>
    <w:rPr>
      <w:b/>
      <w:bCs/>
      <w:sz w:val="20"/>
      <w:szCs w:val="20"/>
    </w:rPr>
  </w:style>
  <w:style w:type="character" w:customStyle="1" w:styleId="CommentSubjectChar">
    <w:name w:val="Comment Subject Char"/>
    <w:basedOn w:val="CommentTextChar"/>
    <w:link w:val="CommentSubject"/>
    <w:uiPriority w:val="99"/>
    <w:semiHidden/>
    <w:rsid w:val="00B15CE8"/>
    <w:rPr>
      <w:b/>
      <w:bCs/>
      <w:sz w:val="20"/>
      <w:szCs w:val="20"/>
    </w:rPr>
  </w:style>
  <w:style w:type="character" w:styleId="Hyperlink">
    <w:name w:val="Hyperlink"/>
    <w:basedOn w:val="DefaultParagraphFont"/>
    <w:uiPriority w:val="99"/>
    <w:unhideWhenUsed/>
    <w:rsid w:val="00BF6E0D"/>
    <w:rPr>
      <w:color w:val="0563C1" w:themeColor="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E434B"/>
    <w:pPr>
      <w:ind w:left="720"/>
      <w:contextualSpacing/>
    </w:pPr>
  </w:style>
  <w:style w:type="paragraph" w:customStyle="1" w:styleId="EndNoteBibliographyTitle">
    <w:name w:val="EndNote Bibliography Title"/>
    <w:basedOn w:val="Normal"/>
    <w:rsid w:val="00CE1ED2"/>
    <w:pPr>
      <w:jc w:val="center"/>
    </w:pPr>
    <w:rPr>
      <w:rFonts w:ascii="Calibri" w:hAnsi="Calibri"/>
    </w:rPr>
  </w:style>
  <w:style w:type="paragraph" w:customStyle="1" w:styleId="EndNoteBibliography">
    <w:name w:val="EndNote Bibliography"/>
    <w:basedOn w:val="Normal"/>
    <w:rsid w:val="00CE1ED2"/>
    <w:rPr>
      <w:rFonts w:ascii="Calibri" w:hAnsi="Calibri"/>
    </w:rPr>
  </w:style>
  <w:style w:type="paragraph" w:styleId="BalloonText">
    <w:name w:val="Balloon Text"/>
    <w:basedOn w:val="Normal"/>
    <w:link w:val="BalloonTextChar"/>
    <w:uiPriority w:val="99"/>
    <w:semiHidden/>
    <w:unhideWhenUsed/>
    <w:rsid w:val="00B15CE8"/>
    <w:rPr>
      <w:rFonts w:ascii="Lucida Grande" w:hAnsi="Lucida Grande"/>
      <w:sz w:val="18"/>
      <w:szCs w:val="18"/>
    </w:rPr>
  </w:style>
  <w:style w:type="character" w:customStyle="1" w:styleId="BalloonTextChar">
    <w:name w:val="Balloon Text Char"/>
    <w:basedOn w:val="DefaultParagraphFont"/>
    <w:link w:val="BalloonText"/>
    <w:uiPriority w:val="99"/>
    <w:semiHidden/>
    <w:rsid w:val="00B15CE8"/>
    <w:rPr>
      <w:rFonts w:ascii="Lucida Grande" w:hAnsi="Lucida Grande"/>
      <w:sz w:val="18"/>
      <w:szCs w:val="18"/>
    </w:rPr>
  </w:style>
  <w:style w:type="character" w:styleId="CommentReference">
    <w:name w:val="annotation reference"/>
    <w:basedOn w:val="DefaultParagraphFont"/>
    <w:uiPriority w:val="99"/>
    <w:semiHidden/>
    <w:unhideWhenUsed/>
    <w:rsid w:val="00B15CE8"/>
    <w:rPr>
      <w:sz w:val="18"/>
      <w:szCs w:val="18"/>
    </w:rPr>
  </w:style>
  <w:style w:type="paragraph" w:styleId="CommentText">
    <w:name w:val="annotation text"/>
    <w:basedOn w:val="Normal"/>
    <w:link w:val="CommentTextChar"/>
    <w:uiPriority w:val="99"/>
    <w:semiHidden/>
    <w:unhideWhenUsed/>
    <w:rsid w:val="00B15CE8"/>
  </w:style>
  <w:style w:type="character" w:customStyle="1" w:styleId="CommentTextChar">
    <w:name w:val="Comment Text Char"/>
    <w:basedOn w:val="DefaultParagraphFont"/>
    <w:link w:val="CommentText"/>
    <w:uiPriority w:val="99"/>
    <w:semiHidden/>
    <w:rsid w:val="00B15CE8"/>
  </w:style>
  <w:style w:type="paragraph" w:styleId="CommentSubject">
    <w:name w:val="annotation subject"/>
    <w:basedOn w:val="CommentText"/>
    <w:next w:val="CommentText"/>
    <w:link w:val="CommentSubjectChar"/>
    <w:uiPriority w:val="99"/>
    <w:semiHidden/>
    <w:unhideWhenUsed/>
    <w:rsid w:val="00B15CE8"/>
    <w:rPr>
      <w:b/>
      <w:bCs/>
      <w:sz w:val="20"/>
      <w:szCs w:val="20"/>
    </w:rPr>
  </w:style>
  <w:style w:type="character" w:customStyle="1" w:styleId="CommentSubjectChar">
    <w:name w:val="Comment Subject Char"/>
    <w:basedOn w:val="CommentTextChar"/>
    <w:link w:val="CommentSubject"/>
    <w:uiPriority w:val="99"/>
    <w:semiHidden/>
    <w:rsid w:val="00B15CE8"/>
    <w:rPr>
      <w:b/>
      <w:bCs/>
      <w:sz w:val="20"/>
      <w:szCs w:val="20"/>
    </w:rPr>
  </w:style>
  <w:style w:type="character" w:styleId="Hyperlink">
    <w:name w:val="Hyperlink"/>
    <w:basedOn w:val="DefaultParagraphFont"/>
    <w:uiPriority w:val="99"/>
    <w:unhideWhenUsed/>
    <w:rsid w:val="00BF6E0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articles/s41559-017-0434-x" TargetMode="External"/></Relationship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F28A629-F124-D945-AC0D-439FD141A17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TotalTime>
  <Pages>4</Pages>
  <Words>793</Words>
  <Characters>4521</Characters>
  <Application>Microsoft Macintosh Word</Application>
  <DocSecurity>0</DocSecurity>
  <Lines>37</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Elizabeth Wolkovich</cp:lastModifiedBy>
  <cp:revision>17</cp:revision>
  <dcterms:created xsi:type="dcterms:W3CDTF">2017-11-07T17:52:00Z</dcterms:created>
  <dcterms:modified xsi:type="dcterms:W3CDTF">2018-05-05T00:00:00Z</dcterms:modified>
</cp:coreProperties>
</file>